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000001" w14:textId="0D16F916" w:rsidR="00344240" w:rsidRDefault="007F7C41">
      <w:pPr>
        <w:spacing w:after="240" w:line="240" w:lineRule="auto"/>
        <w:jc w:val="center"/>
        <w:rPr>
          <w:rFonts w:ascii="Times New Roman" w:eastAsia="Times New Roman" w:hAnsi="Times New Roman" w:cs="Times New Roman"/>
          <w:sz w:val="40"/>
          <w:szCs w:val="40"/>
        </w:rPr>
      </w:pPr>
      <w:r>
        <w:rPr>
          <w:rFonts w:ascii="Times New Roman" w:eastAsia="Times New Roman" w:hAnsi="Times New Roman" w:cs="Times New Roman"/>
          <w:sz w:val="40"/>
          <w:szCs w:val="40"/>
        </w:rPr>
        <w:t>Título</w:t>
      </w:r>
    </w:p>
    <w:p w14:paraId="00000002" w14:textId="3B836C9B" w:rsidR="00344240" w:rsidRPr="00FC494A" w:rsidRDefault="007F7C41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Autor</w:t>
      </w:r>
      <w:r w:rsidR="002B649B" w:rsidRPr="002B649B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</w:t>
      </w:r>
      <w:r w:rsidR="002B649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>
        <w:rPr>
          <w:rFonts w:ascii="Times New Roman" w:eastAsia="Times New Roman" w:hAnsi="Times New Roman" w:cs="Times New Roman"/>
          <w:sz w:val="24"/>
          <w:szCs w:val="24"/>
        </w:rPr>
        <w:t>Autor</w:t>
      </w:r>
      <w:r w:rsidR="002B649B" w:rsidRPr="002B649B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2</w:t>
      </w:r>
      <w:r w:rsidR="00FC494A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="00423246">
        <w:rPr>
          <w:rFonts w:ascii="Times New Roman" w:eastAsia="Times New Roman" w:hAnsi="Times New Roman" w:cs="Times New Roman"/>
          <w:sz w:val="24"/>
          <w:szCs w:val="24"/>
        </w:rPr>
        <w:t>…</w:t>
      </w:r>
    </w:p>
    <w:p w14:paraId="7E8D6FE4" w14:textId="77777777" w:rsidR="00A57A1F" w:rsidRDefault="002B649B" w:rsidP="002B649B">
      <w:pPr>
        <w:rPr>
          <w:rFonts w:ascii="Times New Roman" w:eastAsia="Times New Roman" w:hAnsi="Times New Roman" w:cs="Times New Roman"/>
          <w:sz w:val="24"/>
          <w:szCs w:val="24"/>
          <w:lang w:eastAsia="es-ES_tradnl"/>
        </w:rPr>
      </w:pPr>
      <w:r w:rsidRPr="00F263FA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</w:t>
      </w:r>
      <w:r w:rsidR="00423246">
        <w:rPr>
          <w:rFonts w:ascii="Times New Roman" w:eastAsia="Times New Roman" w:hAnsi="Times New Roman" w:cs="Times New Roman"/>
          <w:sz w:val="24"/>
          <w:szCs w:val="24"/>
          <w:lang w:eastAsia="es-ES_tradnl"/>
        </w:rPr>
        <w:t>Afiliación 1</w:t>
      </w:r>
      <w:r>
        <w:rPr>
          <w:rFonts w:ascii="Times New Roman" w:eastAsia="Times New Roman" w:hAnsi="Times New Roman" w:cs="Times New Roman"/>
          <w:sz w:val="24"/>
          <w:szCs w:val="24"/>
          <w:lang w:eastAsia="es-ES_tradnl"/>
        </w:rPr>
        <w:t xml:space="preserve">, </w:t>
      </w:r>
      <w:hyperlink r:id="rId7" w:history="1">
        <w:r w:rsidR="00423246" w:rsidRPr="00466D7E">
          <w:rPr>
            <w:rStyle w:val="Hipervnculo"/>
            <w:rFonts w:ascii="Times New Roman" w:eastAsia="Times New Roman" w:hAnsi="Times New Roman" w:cs="Times New Roman"/>
            <w:sz w:val="24"/>
            <w:szCs w:val="24"/>
            <w:lang w:eastAsia="es-ES_tradnl"/>
          </w:rPr>
          <w:t>email@</w:t>
        </w:r>
        <w:r w:rsidR="00423246">
          <w:rPr>
            <w:rStyle w:val="Hipervnculo"/>
            <w:rFonts w:ascii="Times New Roman" w:eastAsia="Times New Roman" w:hAnsi="Times New Roman" w:cs="Times New Roman"/>
            <w:sz w:val="24"/>
            <w:szCs w:val="24"/>
            <w:lang w:eastAsia="es-ES_tradnl"/>
          </w:rPr>
          <w:t>autor</w:t>
        </w:r>
      </w:hyperlink>
      <w:r w:rsidR="00423246">
        <w:rPr>
          <w:rFonts w:ascii="Times New Roman" w:eastAsia="Times New Roman" w:hAnsi="Times New Roman" w:cs="Times New Roman"/>
          <w:sz w:val="24"/>
          <w:szCs w:val="24"/>
          <w:lang w:eastAsia="es-ES_tradnl"/>
        </w:rPr>
        <w:t>1</w:t>
      </w:r>
      <w:r>
        <w:rPr>
          <w:rFonts w:ascii="Times New Roman" w:eastAsia="Times New Roman" w:hAnsi="Times New Roman" w:cs="Times New Roman"/>
          <w:sz w:val="24"/>
          <w:szCs w:val="24"/>
          <w:lang w:eastAsia="es-ES_tradnl"/>
        </w:rPr>
        <w:t xml:space="preserve">, </w:t>
      </w:r>
    </w:p>
    <w:p w14:paraId="182A2B4B" w14:textId="3745745A" w:rsidR="00FC494A" w:rsidRDefault="002B649B" w:rsidP="002B649B">
      <w:pPr>
        <w:rPr>
          <w:rFonts w:ascii="Times New Roman" w:eastAsia="Times New Roman" w:hAnsi="Times New Roman" w:cs="Times New Roman"/>
          <w:sz w:val="24"/>
          <w:szCs w:val="24"/>
          <w:lang w:eastAsia="es-ES_tradnl"/>
        </w:rPr>
      </w:pPr>
      <w:r w:rsidRPr="00F263FA">
        <w:rPr>
          <w:rFonts w:ascii="Times New Roman" w:eastAsia="Times New Roman" w:hAnsi="Times New Roman" w:cs="Times New Roman"/>
          <w:sz w:val="24"/>
          <w:szCs w:val="24"/>
          <w:vertAlign w:val="superscript"/>
          <w:lang w:eastAsia="es-ES_tradnl"/>
        </w:rPr>
        <w:t>2</w:t>
      </w:r>
      <w:r w:rsidR="00423246">
        <w:rPr>
          <w:rFonts w:ascii="Times New Roman" w:eastAsia="Times New Roman" w:hAnsi="Times New Roman" w:cs="Times New Roman"/>
          <w:sz w:val="24"/>
          <w:szCs w:val="24"/>
          <w:lang w:eastAsia="es-ES_tradnl"/>
        </w:rPr>
        <w:t>Afiliación2</w:t>
      </w:r>
      <w:r>
        <w:rPr>
          <w:rFonts w:ascii="Times New Roman" w:eastAsia="Times New Roman" w:hAnsi="Times New Roman" w:cs="Times New Roman"/>
          <w:sz w:val="24"/>
          <w:szCs w:val="24"/>
          <w:lang w:eastAsia="es-ES_tradnl"/>
        </w:rPr>
        <w:t xml:space="preserve">, </w:t>
      </w:r>
      <w:hyperlink r:id="rId8" w:history="1">
        <w:r w:rsidR="00423246" w:rsidRPr="00466D7E">
          <w:rPr>
            <w:rStyle w:val="Hipervnculo"/>
            <w:rFonts w:ascii="Times New Roman" w:eastAsia="Times New Roman" w:hAnsi="Times New Roman" w:cs="Times New Roman"/>
            <w:sz w:val="24"/>
            <w:szCs w:val="24"/>
            <w:lang w:eastAsia="es-ES_tradnl"/>
          </w:rPr>
          <w:t>email@</w:t>
        </w:r>
        <w:r w:rsidR="00423246">
          <w:rPr>
            <w:rStyle w:val="Hipervnculo"/>
            <w:rFonts w:ascii="Times New Roman" w:eastAsia="Times New Roman" w:hAnsi="Times New Roman" w:cs="Times New Roman"/>
            <w:sz w:val="24"/>
            <w:szCs w:val="24"/>
            <w:lang w:eastAsia="es-ES_tradnl"/>
          </w:rPr>
          <w:t>autor2</w:t>
        </w:r>
      </w:hyperlink>
      <w:r>
        <w:rPr>
          <w:rFonts w:ascii="Times New Roman" w:eastAsia="Times New Roman" w:hAnsi="Times New Roman" w:cs="Times New Roman"/>
          <w:sz w:val="24"/>
          <w:szCs w:val="24"/>
          <w:lang w:eastAsia="es-ES_tradnl"/>
        </w:rPr>
        <w:t xml:space="preserve">, </w:t>
      </w:r>
    </w:p>
    <w:p w14:paraId="14892AF8" w14:textId="65700074" w:rsidR="00A57A1F" w:rsidRDefault="00A57A1F" w:rsidP="002B649B">
      <w:pPr>
        <w:rPr>
          <w:rFonts w:ascii="Times New Roman" w:eastAsia="Times New Roman" w:hAnsi="Times New Roman" w:cs="Times New Roman"/>
          <w:sz w:val="24"/>
          <w:szCs w:val="24"/>
          <w:lang w:eastAsia="es-ES_tradnl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s-ES_tradnl"/>
        </w:rPr>
        <w:t>…</w:t>
      </w:r>
    </w:p>
    <w:p w14:paraId="00000006" w14:textId="77777777" w:rsidR="00344240" w:rsidRDefault="00344240">
      <w:pPr>
        <w:jc w:val="both"/>
        <w:rPr>
          <w:rFonts w:ascii="Times New Roman" w:eastAsia="Times New Roman" w:hAnsi="Times New Roman" w:cs="Times New Roman"/>
          <w:sz w:val="24"/>
          <w:szCs w:val="24"/>
          <w:vertAlign w:val="superscript"/>
          <w:lang w:eastAsia="es-ES_tradnl"/>
        </w:rPr>
      </w:pPr>
    </w:p>
    <w:p w14:paraId="1F4701DF" w14:textId="3F031A0C" w:rsidR="00F24BAF" w:rsidRDefault="00F24BAF" w:rsidP="00F24BAF">
      <w:pPr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RESUMEN</w:t>
      </w:r>
    </w:p>
    <w:p w14:paraId="0316DDC8" w14:textId="77777777" w:rsidR="00F24BAF" w:rsidRDefault="00F24BAF">
      <w:pPr>
        <w:jc w:val="both"/>
        <w:rPr>
          <w:rFonts w:ascii="Times New Roman" w:eastAsia="Times New Roman" w:hAnsi="Times New Roman" w:cs="Times New Roman"/>
          <w:sz w:val="24"/>
          <w:szCs w:val="24"/>
          <w:vertAlign w:val="superscript"/>
          <w:lang w:eastAsia="es-ES_tradnl"/>
        </w:rPr>
      </w:pPr>
    </w:p>
    <w:p w14:paraId="34A6CBA0" w14:textId="77777777" w:rsidR="00423246" w:rsidRDefault="00423246">
      <w:pPr>
        <w:jc w:val="both"/>
      </w:pPr>
    </w:p>
    <w:p w14:paraId="00000007" w14:textId="77777777" w:rsidR="00344240" w:rsidRDefault="004236B3">
      <w:pPr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1. INTRODUCCIÓN</w:t>
      </w:r>
    </w:p>
    <w:p w14:paraId="4CE45F61" w14:textId="061090C1" w:rsidR="00590484" w:rsidRPr="00B465A4" w:rsidRDefault="00F24BAF" w:rsidP="00F24BAF">
      <w:pPr>
        <w:spacing w:after="120" w:line="264" w:lineRule="auto"/>
        <w:ind w:firstLine="284"/>
        <w:jc w:val="both"/>
        <w:rPr>
          <w:rFonts w:ascii="Times New Roman" w:eastAsia="Times New Roman" w:hAnsi="Times New Roman" w:cs="Times New Roman"/>
          <w:sz w:val="24"/>
          <w:szCs w:val="24"/>
          <w:u w:val="single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Introducción del artículo …</w:t>
      </w:r>
    </w:p>
    <w:p w14:paraId="0000000D" w14:textId="11E2DE3D" w:rsidR="00344240" w:rsidRDefault="004236B3">
      <w:pPr>
        <w:spacing w:before="240" w:after="240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2. </w:t>
      </w:r>
      <w:r w:rsidR="00F24BAF">
        <w:rPr>
          <w:rFonts w:ascii="Times New Roman" w:eastAsia="Times New Roman" w:hAnsi="Times New Roman" w:cs="Times New Roman"/>
          <w:b/>
          <w:sz w:val="24"/>
          <w:szCs w:val="24"/>
        </w:rPr>
        <w:t>SECCIÓN 2</w:t>
      </w:r>
    </w:p>
    <w:p w14:paraId="5FBA041B" w14:textId="6CB6648F" w:rsidR="00F24BAF" w:rsidRPr="00F24BAF" w:rsidRDefault="00F24BAF" w:rsidP="00F24BAF">
      <w:pPr>
        <w:spacing w:after="120" w:line="264" w:lineRule="auto"/>
        <w:ind w:firstLine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Texto sección 2 </w:t>
      </w:r>
    </w:p>
    <w:p w14:paraId="00000015" w14:textId="35179DF6" w:rsidR="00344240" w:rsidRDefault="004236B3">
      <w:pPr>
        <w:spacing w:before="240" w:after="240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3. </w:t>
      </w:r>
      <w:r w:rsidR="00F24BAF">
        <w:rPr>
          <w:rFonts w:ascii="Times New Roman" w:eastAsia="Times New Roman" w:hAnsi="Times New Roman" w:cs="Times New Roman"/>
          <w:b/>
          <w:sz w:val="24"/>
          <w:szCs w:val="24"/>
        </w:rPr>
        <w:t>SECCIÓN3</w:t>
      </w:r>
    </w:p>
    <w:p w14:paraId="77500C7F" w14:textId="66D5EC70" w:rsidR="00DA0C2F" w:rsidRPr="00325466" w:rsidRDefault="005563C8" w:rsidP="00DA0C2F">
      <w:pPr>
        <w:spacing w:after="120" w:line="264" w:lineRule="auto"/>
        <w:jc w:val="both"/>
        <w:rPr>
          <w:rFonts w:ascii="Times New Roman" w:eastAsia="Times New Roman" w:hAnsi="Times New Roman" w:cs="Times New Roman"/>
          <w:i/>
          <w:iCs/>
          <w:sz w:val="24"/>
          <w:szCs w:val="24"/>
          <w:vertAlign w:val="superscript"/>
        </w:rPr>
      </w:pPr>
      <w:r w:rsidRPr="00325466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3.1. </w:t>
      </w:r>
      <w:r w:rsidR="00F24BAF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Subsección </w:t>
      </w:r>
    </w:p>
    <w:p w14:paraId="3BDDF5F5" w14:textId="0EFD09B8" w:rsidR="00702CBB" w:rsidRDefault="0002581A" w:rsidP="0002581A">
      <w:r>
        <w:rPr>
          <w:rFonts w:ascii="Times New Roman" w:eastAsia="Times New Roman" w:hAnsi="Times New Roman" w:cs="Times New Roman"/>
          <w:sz w:val="24"/>
          <w:szCs w:val="24"/>
        </w:rPr>
        <w:t xml:space="preserve">Texto sección </w:t>
      </w:r>
    </w:p>
    <w:p w14:paraId="4F03666D" w14:textId="77777777" w:rsidR="00D230ED" w:rsidRPr="0006721E" w:rsidRDefault="00D230ED" w:rsidP="00DA0C2F"/>
    <w:p w14:paraId="00000019" w14:textId="1FC328D9" w:rsidR="00344240" w:rsidRDefault="004236B3">
      <w:pPr>
        <w:spacing w:before="240" w:after="240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CONCLUSIONES</w:t>
      </w:r>
    </w:p>
    <w:p w14:paraId="0000001A" w14:textId="36870261" w:rsidR="0002581A" w:rsidRPr="00AA2BA8" w:rsidRDefault="00AA2BA8" w:rsidP="0002581A">
      <w:pPr>
        <w:spacing w:after="120" w:line="264" w:lineRule="auto"/>
        <w:ind w:firstLine="284"/>
        <w:jc w:val="both"/>
        <w:rPr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En este artículo </w:t>
      </w:r>
      <w:r w:rsidR="0002581A">
        <w:rPr>
          <w:rFonts w:ascii="Times New Roman" w:eastAsia="Times New Roman" w:hAnsi="Times New Roman" w:cs="Times New Roman"/>
          <w:sz w:val="24"/>
          <w:szCs w:val="24"/>
        </w:rPr>
        <w:t>…</w:t>
      </w:r>
    </w:p>
    <w:p w14:paraId="5400EC28" w14:textId="6C8E9FFE" w:rsidR="00AA2BA8" w:rsidRPr="00AA2BA8" w:rsidRDefault="00AA2BA8">
      <w:pPr>
        <w:spacing w:after="120" w:line="264" w:lineRule="auto"/>
        <w:ind w:firstLine="284"/>
        <w:jc w:val="both"/>
        <w:rPr>
          <w:sz w:val="24"/>
          <w:szCs w:val="24"/>
        </w:rPr>
      </w:pPr>
    </w:p>
    <w:p w14:paraId="0000001B" w14:textId="77777777" w:rsidR="00344240" w:rsidRDefault="004236B3">
      <w:pPr>
        <w:spacing w:before="240" w:after="240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REFERENCIAS BIBLIOGRÁFICAS</w:t>
      </w:r>
    </w:p>
    <w:p w14:paraId="5DD9511B" w14:textId="269B0E46" w:rsidR="00457FB7" w:rsidRPr="00045C63" w:rsidRDefault="00492CA5" w:rsidP="00457FB7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457FB7" w:rsidRPr="00457FB7">
        <w:rPr>
          <w:noProof/>
          <w:lang w:val="es-ES_tradnl"/>
        </w:rPr>
        <w:t>[1]</w:t>
      </w:r>
      <w:r w:rsidR="00457FB7" w:rsidRPr="00457FB7">
        <w:rPr>
          <w:noProof/>
          <w:lang w:val="es-ES_tradnl"/>
        </w:rPr>
        <w:tab/>
      </w:r>
      <w:r w:rsidR="0002581A">
        <w:rPr>
          <w:noProof/>
          <w:lang w:val="es-ES_tradnl"/>
        </w:rPr>
        <w:t>A.A. Autor</w:t>
      </w:r>
      <w:r w:rsidR="00457FB7" w:rsidRPr="00457FB7">
        <w:rPr>
          <w:noProof/>
          <w:lang w:val="es-ES_tradnl"/>
        </w:rPr>
        <w:t xml:space="preserve">, </w:t>
      </w:r>
      <w:r w:rsidR="0002581A">
        <w:rPr>
          <w:noProof/>
          <w:lang w:val="es-ES_tradnl"/>
        </w:rPr>
        <w:t>Título</w:t>
      </w:r>
      <w:r w:rsidR="00457FB7" w:rsidRPr="00457FB7">
        <w:rPr>
          <w:noProof/>
          <w:lang w:val="es-ES_tradnl"/>
        </w:rPr>
        <w:t xml:space="preserve">. </w:t>
      </w:r>
      <w:r w:rsidR="0002581A" w:rsidRPr="00045C63">
        <w:rPr>
          <w:noProof/>
        </w:rPr>
        <w:t>Revista</w:t>
      </w:r>
      <w:r w:rsidR="00045C63">
        <w:rPr>
          <w:noProof/>
        </w:rPr>
        <w:t>/congreso/editorial</w:t>
      </w:r>
      <w:r w:rsidR="00457FB7" w:rsidRPr="00045C63">
        <w:rPr>
          <w:noProof/>
        </w:rPr>
        <w:t xml:space="preserve"> </w:t>
      </w:r>
      <w:r w:rsidR="00466519">
        <w:rPr>
          <w:noProof/>
        </w:rPr>
        <w:t xml:space="preserve">páginas </w:t>
      </w:r>
      <w:r w:rsidR="00457FB7" w:rsidRPr="00045C63">
        <w:rPr>
          <w:noProof/>
        </w:rPr>
        <w:t>(</w:t>
      </w:r>
      <w:r w:rsidR="00045C63">
        <w:rPr>
          <w:noProof/>
        </w:rPr>
        <w:t>año</w:t>
      </w:r>
      <w:r w:rsidR="00457FB7" w:rsidRPr="00045C63">
        <w:rPr>
          <w:noProof/>
        </w:rPr>
        <w:t>)</w:t>
      </w:r>
      <w:r w:rsidR="00466519">
        <w:rPr>
          <w:noProof/>
        </w:rPr>
        <w:t xml:space="preserve"> doi</w:t>
      </w:r>
      <w:r w:rsidR="00457FB7" w:rsidRPr="00045C63">
        <w:rPr>
          <w:noProof/>
        </w:rPr>
        <w:t>.</w:t>
      </w:r>
    </w:p>
    <w:p w14:paraId="1798B3B0" w14:textId="0602100B" w:rsidR="00457FB7" w:rsidRPr="00466519" w:rsidRDefault="00457FB7" w:rsidP="00466519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noProof/>
          <w:lang w:val="en-GB"/>
        </w:rPr>
      </w:pPr>
      <w:r w:rsidRPr="007F7C41">
        <w:rPr>
          <w:noProof/>
          <w:lang w:val="en-GB"/>
        </w:rPr>
        <w:t>[2]</w:t>
      </w:r>
      <w:r w:rsidRPr="007F7C41">
        <w:rPr>
          <w:noProof/>
          <w:lang w:val="en-GB"/>
        </w:rPr>
        <w:tab/>
      </w:r>
      <w:r w:rsidR="00466519">
        <w:rPr>
          <w:noProof/>
          <w:lang w:val="en-GB"/>
        </w:rPr>
        <w:t>…</w:t>
      </w:r>
    </w:p>
    <w:p w14:paraId="511E2F88" w14:textId="4FFF0B58" w:rsidR="00886945" w:rsidRPr="00457FB7" w:rsidRDefault="00492CA5" w:rsidP="00457FB7">
      <w:pPr>
        <w:widowControl w:val="0"/>
        <w:autoSpaceDE w:val="0"/>
        <w:autoSpaceDN w:val="0"/>
        <w:adjustRightInd w:val="0"/>
        <w:spacing w:after="0" w:line="360" w:lineRule="auto"/>
        <w:ind w:left="640" w:hanging="640"/>
      </w:pPr>
      <w:r>
        <w:fldChar w:fldCharType="end"/>
      </w:r>
    </w:p>
    <w:sectPr w:rsidR="00886945" w:rsidRPr="00457FB7">
      <w:headerReference w:type="default" r:id="rId9"/>
      <w:pgSz w:w="11907" w:h="16840"/>
      <w:pgMar w:top="1701" w:right="1701" w:bottom="1701" w:left="1701" w:header="993" w:footer="720" w:gutter="0"/>
      <w:pgNumType w:start="1"/>
      <w:cols w:space="7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3FAFE89" w14:textId="77777777" w:rsidR="00A25988" w:rsidRDefault="00A25988">
      <w:pPr>
        <w:spacing w:after="0" w:line="240" w:lineRule="auto"/>
      </w:pPr>
      <w:r>
        <w:separator/>
      </w:r>
    </w:p>
  </w:endnote>
  <w:endnote w:type="continuationSeparator" w:id="0">
    <w:p w14:paraId="67A13B9B" w14:textId="77777777" w:rsidR="00A25988" w:rsidRDefault="00A2598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1737F5F" w14:textId="77777777" w:rsidR="00A25988" w:rsidRDefault="00A25988">
      <w:pPr>
        <w:spacing w:after="0" w:line="240" w:lineRule="auto"/>
      </w:pPr>
      <w:r>
        <w:separator/>
      </w:r>
    </w:p>
  </w:footnote>
  <w:footnote w:type="continuationSeparator" w:id="0">
    <w:p w14:paraId="1C014FEF" w14:textId="77777777" w:rsidR="00A25988" w:rsidRDefault="00A2598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0000033" w14:textId="2F2A461F" w:rsidR="00344240" w:rsidRPr="00244F93" w:rsidRDefault="004236B3">
    <w:pPr>
      <w:spacing w:after="120" w:line="264" w:lineRule="auto"/>
      <w:ind w:firstLine="284"/>
      <w:jc w:val="right"/>
      <w:rPr>
        <w:rFonts w:ascii="Times New Roman" w:eastAsia="Times New Roman" w:hAnsi="Times New Roman" w:cs="Times New Roman"/>
        <w:i/>
        <w:sz w:val="24"/>
        <w:szCs w:val="24"/>
        <w:lang w:val="fr-FR"/>
      </w:rPr>
    </w:pPr>
    <w:r w:rsidRPr="00244F93">
      <w:rPr>
        <w:rFonts w:ascii="Times New Roman" w:eastAsia="Times New Roman" w:hAnsi="Times New Roman" w:cs="Times New Roman"/>
        <w:i/>
        <w:sz w:val="24"/>
        <w:szCs w:val="24"/>
        <w:lang w:val="fr-FR"/>
      </w:rPr>
      <w:t>JIDINF’</w:t>
    </w:r>
    <w:r w:rsidR="00F24BAF">
      <w:rPr>
        <w:rFonts w:ascii="Times New Roman" w:eastAsia="Times New Roman" w:hAnsi="Times New Roman" w:cs="Times New Roman"/>
        <w:i/>
        <w:sz w:val="24"/>
        <w:szCs w:val="24"/>
        <w:lang w:val="fr-FR"/>
      </w:rPr>
      <w:t>23</w:t>
    </w:r>
    <w:r w:rsidRPr="00244F93">
      <w:rPr>
        <w:rFonts w:ascii="Times New Roman" w:eastAsia="Times New Roman" w:hAnsi="Times New Roman" w:cs="Times New Roman"/>
        <w:i/>
        <w:sz w:val="24"/>
        <w:szCs w:val="24"/>
        <w:lang w:val="fr-FR"/>
      </w:rPr>
      <w:t xml:space="preserve"> (</w:t>
    </w:r>
    <w:r w:rsidR="00F24BAF">
      <w:rPr>
        <w:rFonts w:ascii="Times New Roman" w:eastAsia="Times New Roman" w:hAnsi="Times New Roman" w:cs="Times New Roman"/>
        <w:i/>
        <w:sz w:val="24"/>
        <w:szCs w:val="24"/>
        <w:lang w:val="fr-FR"/>
      </w:rPr>
      <w:t>Autor1</w:t>
    </w:r>
    <w:r w:rsidRPr="00244F93">
      <w:rPr>
        <w:rFonts w:ascii="Times New Roman" w:eastAsia="Times New Roman" w:hAnsi="Times New Roman" w:cs="Times New Roman"/>
        <w:i/>
        <w:sz w:val="24"/>
        <w:szCs w:val="24"/>
        <w:lang w:val="fr-FR"/>
      </w:rPr>
      <w:t>. et al.)</w:t>
    </w:r>
  </w:p>
  <w:p w14:paraId="00000034" w14:textId="77777777" w:rsidR="00344240" w:rsidRPr="00244F93" w:rsidRDefault="00344240">
    <w:pPr>
      <w:pBdr>
        <w:top w:val="nil"/>
        <w:left w:val="nil"/>
        <w:bottom w:val="nil"/>
        <w:right w:val="nil"/>
        <w:between w:val="nil"/>
      </w:pBdr>
      <w:tabs>
        <w:tab w:val="center" w:pos="4252"/>
        <w:tab w:val="right" w:pos="8504"/>
      </w:tabs>
      <w:spacing w:after="0" w:line="240" w:lineRule="auto"/>
      <w:rPr>
        <w:color w:val="000000"/>
        <w:lang w:val="fr-FR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hyphenationZone w:val="425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44240"/>
    <w:rsid w:val="0000278B"/>
    <w:rsid w:val="00014DE7"/>
    <w:rsid w:val="000179B3"/>
    <w:rsid w:val="0002581A"/>
    <w:rsid w:val="00045C63"/>
    <w:rsid w:val="00050CC6"/>
    <w:rsid w:val="0006721E"/>
    <w:rsid w:val="000762B6"/>
    <w:rsid w:val="00080FF3"/>
    <w:rsid w:val="00095406"/>
    <w:rsid w:val="000A4965"/>
    <w:rsid w:val="000F39B8"/>
    <w:rsid w:val="000F753D"/>
    <w:rsid w:val="001228EF"/>
    <w:rsid w:val="00126404"/>
    <w:rsid w:val="00147BB1"/>
    <w:rsid w:val="00244F93"/>
    <w:rsid w:val="00257811"/>
    <w:rsid w:val="00282E25"/>
    <w:rsid w:val="002B649B"/>
    <w:rsid w:val="002C7552"/>
    <w:rsid w:val="002F161C"/>
    <w:rsid w:val="00305EF6"/>
    <w:rsid w:val="00325466"/>
    <w:rsid w:val="00344240"/>
    <w:rsid w:val="00380A0D"/>
    <w:rsid w:val="00423246"/>
    <w:rsid w:val="004236B3"/>
    <w:rsid w:val="00435DAF"/>
    <w:rsid w:val="00457FB7"/>
    <w:rsid w:val="00466115"/>
    <w:rsid w:val="00466519"/>
    <w:rsid w:val="00492CA5"/>
    <w:rsid w:val="004E6A93"/>
    <w:rsid w:val="00534D3B"/>
    <w:rsid w:val="005367FD"/>
    <w:rsid w:val="005563C8"/>
    <w:rsid w:val="00587E2C"/>
    <w:rsid w:val="00590484"/>
    <w:rsid w:val="00591B9B"/>
    <w:rsid w:val="005E56B7"/>
    <w:rsid w:val="005F1721"/>
    <w:rsid w:val="006F6153"/>
    <w:rsid w:val="00702CBB"/>
    <w:rsid w:val="00763C50"/>
    <w:rsid w:val="00767F51"/>
    <w:rsid w:val="00792F29"/>
    <w:rsid w:val="007D77EF"/>
    <w:rsid w:val="007F7C41"/>
    <w:rsid w:val="00851483"/>
    <w:rsid w:val="00864AE3"/>
    <w:rsid w:val="00886945"/>
    <w:rsid w:val="008D5623"/>
    <w:rsid w:val="009202EF"/>
    <w:rsid w:val="0094342F"/>
    <w:rsid w:val="00A25988"/>
    <w:rsid w:val="00A57A1F"/>
    <w:rsid w:val="00AA2BA8"/>
    <w:rsid w:val="00AC386B"/>
    <w:rsid w:val="00AC7E30"/>
    <w:rsid w:val="00AD1EDC"/>
    <w:rsid w:val="00B465A4"/>
    <w:rsid w:val="00B8321F"/>
    <w:rsid w:val="00BA38E4"/>
    <w:rsid w:val="00BD5135"/>
    <w:rsid w:val="00BE4514"/>
    <w:rsid w:val="00C315DB"/>
    <w:rsid w:val="00C543BE"/>
    <w:rsid w:val="00C56895"/>
    <w:rsid w:val="00C57545"/>
    <w:rsid w:val="00D1640D"/>
    <w:rsid w:val="00D230ED"/>
    <w:rsid w:val="00D427F3"/>
    <w:rsid w:val="00DA0C2F"/>
    <w:rsid w:val="00E14BB8"/>
    <w:rsid w:val="00E8693A"/>
    <w:rsid w:val="00EE154D"/>
    <w:rsid w:val="00F24BAF"/>
    <w:rsid w:val="00F263FA"/>
    <w:rsid w:val="00FC494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49DEF458"/>
  <w15:docId w15:val="{DED5C44A-9965-4F14-936D-EE687C81D9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sz w:val="22"/>
        <w:szCs w:val="22"/>
        <w:lang w:val="es-E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Ttulo2">
    <w:name w:val="heading 2"/>
    <w:basedOn w:val="Normal"/>
    <w:next w:val="Normal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Ttulo3">
    <w:name w:val="heading 3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Ttulo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Ttulo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</w:rPr>
  </w:style>
  <w:style w:type="paragraph" w:styleId="Ttulo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Ttulo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tulo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Encabezado">
    <w:name w:val="header"/>
    <w:basedOn w:val="Normal"/>
    <w:link w:val="EncabezadoCar"/>
    <w:uiPriority w:val="99"/>
    <w:unhideWhenUsed/>
    <w:rsid w:val="00244F9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244F93"/>
  </w:style>
  <w:style w:type="paragraph" w:styleId="Piedepgina">
    <w:name w:val="footer"/>
    <w:basedOn w:val="Normal"/>
    <w:link w:val="PiedepginaCar"/>
    <w:uiPriority w:val="99"/>
    <w:unhideWhenUsed/>
    <w:rsid w:val="00244F9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244F93"/>
  </w:style>
  <w:style w:type="character" w:styleId="Hipervnculo">
    <w:name w:val="Hyperlink"/>
    <w:basedOn w:val="Fuentedeprrafopredeter"/>
    <w:uiPriority w:val="99"/>
    <w:unhideWhenUsed/>
    <w:rsid w:val="002B649B"/>
    <w:rPr>
      <w:color w:val="0000FF" w:themeColor="hyperlink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2B649B"/>
    <w:rPr>
      <w:color w:val="605E5C"/>
      <w:shd w:val="clear" w:color="auto" w:fill="E1DFDD"/>
    </w:rPr>
  </w:style>
  <w:style w:type="table" w:styleId="Tablaconcuadrcula">
    <w:name w:val="Table Grid"/>
    <w:basedOn w:val="Tablanormal"/>
    <w:uiPriority w:val="39"/>
    <w:rsid w:val="0088694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Descripcin">
    <w:name w:val="caption"/>
    <w:basedOn w:val="Normal"/>
    <w:next w:val="Normal"/>
    <w:uiPriority w:val="35"/>
    <w:unhideWhenUsed/>
    <w:qFormat/>
    <w:rsid w:val="00851483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character" w:styleId="Hipervnculovisitado">
    <w:name w:val="FollowedHyperlink"/>
    <w:basedOn w:val="Fuentedeprrafopredeter"/>
    <w:uiPriority w:val="99"/>
    <w:semiHidden/>
    <w:unhideWhenUsed/>
    <w:rsid w:val="00FC494A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71676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322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95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936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email@eio.upv.es" TargetMode="External"/><Relationship Id="rId3" Type="http://schemas.openxmlformats.org/officeDocument/2006/relationships/settings" Target="settings.xml"/><Relationship Id="rId7" Type="http://schemas.openxmlformats.org/officeDocument/2006/relationships/hyperlink" Target="mailto:email@eio.upv.es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ISO690Nmerical.XSL" StyleName="ISO 690 - Referencia numérica" Version="1987"/>
</file>

<file path=customXml/itemProps1.xml><?xml version="1.0" encoding="utf-8"?>
<ds:datastoreItem xmlns:ds="http://schemas.openxmlformats.org/officeDocument/2006/customXml" ds:itemID="{C5E3C6BE-DEE0-3645-83D9-891E4F9CA6E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1</Pages>
  <Words>71</Words>
  <Characters>410</Characters>
  <Application>Microsoft Office Word</Application>
  <DocSecurity>0</DocSecurity>
  <Lines>3</Lines>
  <Paragraphs>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muel</dc:creator>
  <cp:lastModifiedBy>Samuel Morillas Gómez</cp:lastModifiedBy>
  <cp:revision>8</cp:revision>
  <dcterms:created xsi:type="dcterms:W3CDTF">2023-06-30T08:30:00Z</dcterms:created>
  <dcterms:modified xsi:type="dcterms:W3CDTF">2023-06-30T08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-annotated-bibliography</vt:lpwstr>
  </property>
  <property fmtid="{D5CDD505-2E9C-101B-9397-08002B2CF9AE}" pid="7" name="Mendeley Recent Style Name 2_1">
    <vt:lpwstr>American Psychological Association 7th edition (annotated bibliography)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elsevier-with-titles</vt:lpwstr>
  </property>
  <property fmtid="{D5CDD505-2E9C-101B-9397-08002B2CF9AE}" pid="15" name="Mendeley Recent Style Name 6_1">
    <vt:lpwstr>Elsevier (numeric, with titles)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afbb82cb-5cc9-3490-a6ed-bebcd7f92734</vt:lpwstr>
  </property>
  <property fmtid="{D5CDD505-2E9C-101B-9397-08002B2CF9AE}" pid="24" name="Mendeley Citation Style_1">
    <vt:lpwstr>http://www.zotero.org/styles/elsevier-with-titles</vt:lpwstr>
  </property>
</Properties>
</file>